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75A0CF" w14:textId="0FBFFE7E" w:rsidR="004430DE" w:rsidRPr="004430DE" w:rsidRDefault="0092512D" w:rsidP="00CB485D">
      <w:pPr>
        <w:pStyle w:val="Heading1"/>
      </w:pPr>
      <w:r>
        <w:t>Literature Review</w:t>
      </w:r>
    </w:p>
    <w:p w14:paraId="50A6F4FF" w14:textId="33E8C506" w:rsidR="004430DE" w:rsidRDefault="004430DE" w:rsidP="00CB485D">
      <w:pPr>
        <w:pStyle w:val="Heading2"/>
      </w:pPr>
      <w:r w:rsidRPr="004430DE">
        <w:t xml:space="preserve">Speech </w:t>
      </w:r>
      <w:r w:rsidRPr="00242991">
        <w:t>Processing</w:t>
      </w:r>
    </w:p>
    <w:p w14:paraId="5F0D9579" w14:textId="2E319005" w:rsidR="00AC3AB1" w:rsidRPr="00AC3AB1" w:rsidRDefault="00AC3AB1" w:rsidP="00AC3AB1">
      <w:r>
        <w:t>Automated speech recognition systems can be broken up into numer</w:t>
      </w:r>
      <w:r w:rsidR="0085182F">
        <w:t>ous categories based on the various criteria they meet. The criteria for systems usually consist of; speaker dependence, speech type, and recognition type,.</w:t>
      </w:r>
    </w:p>
    <w:p w14:paraId="3011C5A3" w14:textId="0EAA3CBD" w:rsidR="004430DE" w:rsidRDefault="0092512D" w:rsidP="00CB485D">
      <w:pPr>
        <w:pStyle w:val="Heading3"/>
      </w:pPr>
      <w:r>
        <w:t>Speaker dependence</w:t>
      </w:r>
    </w:p>
    <w:p w14:paraId="66838837" w14:textId="008320EF" w:rsidR="00AC3AB1" w:rsidRPr="00AC3AB1" w:rsidRDefault="0085182F" w:rsidP="00AC3AB1">
      <w:r>
        <w:t>whether the system is designed to be speaker dependent vs speaker independent;</w:t>
      </w:r>
    </w:p>
    <w:p w14:paraId="34D7C061" w14:textId="53AFE1BF" w:rsidR="004430DE" w:rsidRDefault="004430DE" w:rsidP="00CB485D">
      <w:pPr>
        <w:pStyle w:val="Heading3"/>
      </w:pPr>
      <w:r w:rsidRPr="004430DE">
        <w:t>Speech type (contin</w:t>
      </w:r>
      <w:r w:rsidR="0092512D">
        <w:t>uous, discontinuous, isolated)</w:t>
      </w:r>
    </w:p>
    <w:p w14:paraId="28F45ECB" w14:textId="41E55DB9" w:rsidR="0085182F" w:rsidRPr="0085182F" w:rsidRDefault="0085182F" w:rsidP="0085182F">
      <w:r>
        <w:t>whether the system is designed to recognise singular words, sentences that are purposefully broken up by pauses, or sentences that are spoken naturally;</w:t>
      </w:r>
    </w:p>
    <w:p w14:paraId="53FC0BA0" w14:textId="5EE3794E" w:rsidR="004430DE" w:rsidRPr="004430DE" w:rsidRDefault="004430DE" w:rsidP="00CB485D">
      <w:pPr>
        <w:pStyle w:val="Heading3"/>
      </w:pPr>
      <w:r w:rsidRPr="004430DE">
        <w:t>Recog</w:t>
      </w:r>
      <w:r w:rsidR="0092512D">
        <w:t>nition type (word vs. phoneme)</w:t>
      </w:r>
    </w:p>
    <w:p w14:paraId="0756D06C" w14:textId="1F9F578D" w:rsidR="004430DE" w:rsidRDefault="004430DE" w:rsidP="004430DE">
      <w:r w:rsidRPr="004430DE">
        <w:t>A phoneme can be thought of as “the smallest contrastive linguistic unit which may brin</w:t>
      </w:r>
      <w:r w:rsidR="00EB2B02">
        <w:t>g about a change of meaning”</w:t>
      </w:r>
      <w:r w:rsidR="00EB2B02">
        <w:fldChar w:fldCharType="begin"/>
      </w:r>
      <w:r w:rsidR="00EB2B02">
        <w:instrText xml:space="preserve"> ADDIN EN.CITE &lt;EndNote&gt;&lt;Cite&gt;&lt;Author&gt;Cruttenden&lt;/Author&gt;&lt;Year&gt;2013&lt;/Year&gt;&lt;RecNum&gt;36&lt;/RecNum&gt;&lt;DisplayText&gt;[1]&lt;/DisplayText&gt;&lt;record&gt;&lt;rec-number&gt;36&lt;/rec-number&gt;&lt;foreign-keys&gt;&lt;key app="EN" db-id="zedf0fda800wstep25hxttzdwww50rv2fr52" timestamp="1397453498"&gt;36&lt;/key&gt;&lt;/foreign-keys&gt;&lt;ref-type name="Book Section"&gt;5&lt;/ref-type&gt;&lt;contributors&gt;&lt;authors&gt;&lt;author&gt;Cruttenden, Alan&lt;/author&gt;&lt;/authors&gt;&lt;/contributors&gt;&lt;titles&gt;&lt;title&gt;Gimson&amp;apos;s pronunciation of English&lt;/title&gt;&lt;/titles&gt;&lt;pages&gt;41&lt;/pages&gt;&lt;edition&gt;7th&lt;/edition&gt;&lt;section&gt;5&lt;/section&gt;&lt;dates&gt;&lt;year&gt;2013&lt;/year&gt;&lt;/dates&gt;&lt;publisher&gt;Routledge&lt;/publisher&gt;&lt;isbn&gt;1444116924&lt;/isbn&gt;&lt;urls&gt;&lt;/urls&gt;&lt;/record&gt;&lt;/Cite&gt;&lt;/EndNote&gt;</w:instrText>
      </w:r>
      <w:r w:rsidR="00EB2B02">
        <w:fldChar w:fldCharType="separate"/>
      </w:r>
      <w:r w:rsidR="00EB2B02">
        <w:rPr>
          <w:noProof/>
        </w:rPr>
        <w:t>[1]</w:t>
      </w:r>
      <w:r w:rsidR="00EB2B02">
        <w:fldChar w:fldCharType="end"/>
      </w:r>
      <w:r w:rsidR="0092512D">
        <w:t xml:space="preserve"> in a word.</w:t>
      </w:r>
    </w:p>
    <w:p w14:paraId="6BD9F735" w14:textId="77777777" w:rsidR="0085182F" w:rsidRDefault="0085182F" w:rsidP="004430DE">
      <w:bookmarkStart w:id="0" w:name="_GoBack"/>
      <w:bookmarkEnd w:id="0"/>
    </w:p>
    <w:p w14:paraId="3E6EDAF8" w14:textId="3DD33D0D" w:rsidR="0085182F" w:rsidRDefault="0085182F" w:rsidP="004430DE">
      <w:r>
        <w:t>whether the system performs recognition at the word or phoneme level</w:t>
      </w:r>
    </w:p>
    <w:p w14:paraId="26BBDBE0" w14:textId="4FB12B27" w:rsidR="00D97A5F" w:rsidRPr="00D97A5F" w:rsidRDefault="00D97A5F" w:rsidP="00D97A5F">
      <w:pPr>
        <w:pStyle w:val="Heading2"/>
      </w:pPr>
      <w:r>
        <w:t>Acoustical Pre-Processing</w:t>
      </w:r>
    </w:p>
    <w:p w14:paraId="288663CD" w14:textId="7E7DFB8D" w:rsidR="004430DE" w:rsidRDefault="0092512D" w:rsidP="00CB485D">
      <w:pPr>
        <w:pStyle w:val="Heading2"/>
      </w:pPr>
      <w:r>
        <w:t>Feature Extraction</w:t>
      </w:r>
    </w:p>
    <w:p w14:paraId="5AD1635D" w14:textId="5B8CF305" w:rsidR="00D97A5F" w:rsidRPr="00D97A5F" w:rsidRDefault="00D97A5F" w:rsidP="00D97A5F">
      <w:r>
        <w:t xml:space="preserve">The two most important speech characteristics are those contained in the spectral envelope (vocal tract characteristics) and those contained in the supra-segmental </w:t>
      </w:r>
      <w:r w:rsidR="00FD03DB">
        <w:t xml:space="preserve">features (voice source characteristics) of speech. </w:t>
      </w:r>
      <w:r w:rsidR="00FD03DB">
        <w:fldChar w:fldCharType="begin"/>
      </w:r>
      <w:r w:rsidR="00FD03DB">
        <w:instrText xml:space="preserve"> ADDIN EN.CITE &lt;EndNote&gt;&lt;Cite&gt;&lt;Author&gt;Furui&lt;/Author&gt;&lt;Year&gt;1997&lt;/Year&gt;&lt;RecNum&gt;18&lt;/RecNum&gt;&lt;DisplayText&gt;[2]&lt;/DisplayText&gt;&lt;record&gt;&lt;rec-number&gt;18&lt;/rec-number&gt;&lt;foreign-keys&gt;&lt;key app="EN" db-id="zedf0fda800wstep25hxttzdwww50rv2fr52" timestamp="1396835773"&gt;18&lt;/key&gt;&lt;/foreign-keys&gt;&lt;ref-type name="Book Section"&gt;5&lt;/ref-type&gt;&lt;contributors&gt;&lt;authors&gt;&lt;author&gt;Furui, Sadaoki&lt;/author&gt;&lt;/authors&gt;&lt;secondary-authors&gt;&lt;author&gt;Bigün, Josef&lt;/author&gt;&lt;author&gt;Chollet, Gérard&lt;/author&gt;&lt;author&gt;Borgefors, Gunilla&lt;/author&gt;&lt;/secondary-authors&gt;&lt;/contributors&gt;&lt;titles&gt;&lt;title&gt;Recent advances in speaker recognition&lt;/title&gt;&lt;secondary-title&gt;Audio- and Video-based Biometric Person Authentication&lt;/secondary-title&gt;&lt;tertiary-title&gt;Lecture Notes in Computer Science&lt;/tertiary-title&gt;&lt;/titles&gt;&lt;pages&gt;235-252&lt;/pages&gt;&lt;volume&gt;1206&lt;/volume&gt;&lt;section&gt;29&lt;/section&gt;&lt;dates&gt;&lt;year&gt;1997&lt;/year&gt;&lt;pub-dates&gt;&lt;date&gt;1997/01/01&lt;/date&gt;&lt;/pub-dates&gt;&lt;/dates&gt;&lt;publisher&gt;Springer Berlin Heidelberg&lt;/publisher&gt;&lt;isbn&gt;978-3-540-62660-2&lt;/isbn&gt;&lt;urls&gt;&lt;related-urls&gt;&lt;url&gt;http://dx.doi.org/10.1007/BFb0016001&lt;/url&gt;&lt;url&gt;http://download.springer.com/static/pdf/888/chp%253A10.1007%252FBFb0016001.pdf?auth66=1397008643_cccf7a526c0fd8369eef8d2c1248b28e&amp;amp;ext=.pdf&lt;/url&gt;&lt;/related-urls&gt;&lt;/urls&gt;&lt;electronic-resource-num&gt;10.1007/BFb0016001&lt;/electronic-resource-num&gt;&lt;/record&gt;&lt;/Cite&gt;&lt;/EndNote&gt;</w:instrText>
      </w:r>
      <w:r w:rsidR="00FD03DB">
        <w:fldChar w:fldCharType="separate"/>
      </w:r>
      <w:r w:rsidR="00FD03DB">
        <w:rPr>
          <w:noProof/>
        </w:rPr>
        <w:t>[2]</w:t>
      </w:r>
      <w:r w:rsidR="00FD03DB">
        <w:fldChar w:fldCharType="end"/>
      </w:r>
    </w:p>
    <w:p w14:paraId="46AF7B86" w14:textId="4B6EE5D2" w:rsidR="004430DE" w:rsidRPr="004430DE" w:rsidRDefault="004430DE" w:rsidP="00CB485D">
      <w:pPr>
        <w:pStyle w:val="Heading3"/>
        <w:numPr>
          <w:ilvl w:val="2"/>
          <w:numId w:val="4"/>
        </w:numPr>
      </w:pPr>
      <w:r w:rsidRPr="004430DE">
        <w:t>Mel-frequenc</w:t>
      </w:r>
      <w:r w:rsidR="0092512D">
        <w:t>y Cepstral Coefficients (MFCC)</w:t>
      </w:r>
    </w:p>
    <w:p w14:paraId="5522AB88" w14:textId="0035B4CA" w:rsidR="004430DE" w:rsidRDefault="004430DE" w:rsidP="00CB485D">
      <w:pPr>
        <w:pStyle w:val="Heading2"/>
      </w:pPr>
      <w:r w:rsidRPr="004430DE">
        <w:t>Classification T</w:t>
      </w:r>
      <w:r w:rsidR="0092512D">
        <w:t>echniques</w:t>
      </w:r>
    </w:p>
    <w:p w14:paraId="2E1B50CE" w14:textId="74DC4A49" w:rsidR="004430DE" w:rsidRPr="004430DE" w:rsidRDefault="0092512D" w:rsidP="00CB485D">
      <w:pPr>
        <w:pStyle w:val="Heading3"/>
        <w:numPr>
          <w:ilvl w:val="2"/>
          <w:numId w:val="13"/>
        </w:numPr>
      </w:pPr>
      <w:r>
        <w:t>Hidden Markov Models</w:t>
      </w:r>
    </w:p>
    <w:p w14:paraId="68F7C4DA" w14:textId="177DB2B4" w:rsidR="004430DE" w:rsidRPr="004430DE" w:rsidRDefault="0092512D" w:rsidP="00CB485D">
      <w:pPr>
        <w:pStyle w:val="Heading3"/>
        <w:numPr>
          <w:ilvl w:val="2"/>
          <w:numId w:val="19"/>
        </w:numPr>
      </w:pPr>
      <w:r>
        <w:t>Artificial Neural Networks</w:t>
      </w:r>
    </w:p>
    <w:p w14:paraId="0447CD1E" w14:textId="67853C77" w:rsidR="004430DE" w:rsidRPr="004430DE" w:rsidRDefault="0092512D" w:rsidP="00CB485D">
      <w:pPr>
        <w:pStyle w:val="Heading3"/>
      </w:pPr>
      <w:r>
        <w:t>Dynamic Time Warping</w:t>
      </w:r>
    </w:p>
    <w:p w14:paraId="5194BD48" w14:textId="706FA129" w:rsidR="004430DE" w:rsidRDefault="0092512D" w:rsidP="00CB485D">
      <w:pPr>
        <w:pStyle w:val="Heading2"/>
      </w:pPr>
      <w:r>
        <w:t>Robust speech recognition</w:t>
      </w:r>
    </w:p>
    <w:p w14:paraId="522E54A3" w14:textId="15ACD15F" w:rsidR="004430DE" w:rsidRDefault="0092512D" w:rsidP="00CB485D">
      <w:pPr>
        <w:pStyle w:val="Heading2"/>
      </w:pPr>
      <w:r>
        <w:t>Auditory data</w:t>
      </w:r>
    </w:p>
    <w:p w14:paraId="6C8F15EA" w14:textId="43E0B8B3" w:rsidR="00EB2B02" w:rsidRDefault="0092512D" w:rsidP="00EB2B02">
      <w:pPr>
        <w:pStyle w:val="Heading1"/>
      </w:pPr>
      <w:r>
        <w:t>R</w:t>
      </w:r>
      <w:r w:rsidR="004430DE" w:rsidRPr="004430DE">
        <w:t>eferences</w:t>
      </w:r>
    </w:p>
    <w:p w14:paraId="1E8FE864" w14:textId="77777777" w:rsidR="00FD03DB" w:rsidRPr="00FD03DB" w:rsidRDefault="00EB2B02" w:rsidP="00FD03D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D03DB" w:rsidRPr="00FD03DB">
        <w:rPr>
          <w:noProof/>
        </w:rPr>
        <w:t>[1]</w:t>
      </w:r>
      <w:r w:rsidR="00FD03DB" w:rsidRPr="00FD03DB">
        <w:rPr>
          <w:noProof/>
        </w:rPr>
        <w:tab/>
        <w:t>A. Cruttenden, "Gimson's pronunciation of English," 7th ed: Routledge, 2013, p. 41.</w:t>
      </w:r>
    </w:p>
    <w:p w14:paraId="055C6C8E" w14:textId="77777777" w:rsidR="00FD03DB" w:rsidRPr="00FD03DB" w:rsidRDefault="00FD03DB" w:rsidP="00FD03DB">
      <w:pPr>
        <w:pStyle w:val="EndNoteBibliography"/>
        <w:ind w:left="720" w:hanging="720"/>
        <w:rPr>
          <w:noProof/>
        </w:rPr>
      </w:pPr>
      <w:r w:rsidRPr="00FD03DB">
        <w:rPr>
          <w:noProof/>
        </w:rPr>
        <w:lastRenderedPageBreak/>
        <w:t>[2]</w:t>
      </w:r>
      <w:r w:rsidRPr="00FD03DB">
        <w:rPr>
          <w:noProof/>
        </w:rPr>
        <w:tab/>
        <w:t xml:space="preserve">S. Furui, "Recent advances in speaker recognition," in </w:t>
      </w:r>
      <w:r w:rsidRPr="00FD03DB">
        <w:rPr>
          <w:i/>
          <w:noProof/>
        </w:rPr>
        <w:t>Audio- and Video-based Biometric Person Authentication</w:t>
      </w:r>
      <w:r w:rsidRPr="00FD03DB">
        <w:rPr>
          <w:noProof/>
        </w:rPr>
        <w:t>. vol. 1206, J. Bigün, G. Chollet, and G. Borgefors, Eds., ed: Springer Berlin Heidelberg, 1997, pp. 235-252.</w:t>
      </w:r>
    </w:p>
    <w:p w14:paraId="5671D71E" w14:textId="6947DFAA" w:rsidR="00F773FC" w:rsidRPr="004430DE" w:rsidRDefault="00EB2B02" w:rsidP="00EB2B02">
      <w:r>
        <w:fldChar w:fldCharType="end"/>
      </w:r>
      <w:r w:rsidRPr="004430DE">
        <w:t xml:space="preserve"> </w:t>
      </w:r>
    </w:p>
    <w:sectPr w:rsidR="00F773FC" w:rsidRPr="004430DE" w:rsidSect="003B04B8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C0069C" w14:textId="77777777" w:rsidR="00AC3AB1" w:rsidRDefault="00AC3AB1" w:rsidP="00AC57B9">
      <w:r>
        <w:separator/>
      </w:r>
    </w:p>
  </w:endnote>
  <w:endnote w:type="continuationSeparator" w:id="0">
    <w:p w14:paraId="6FF91F36" w14:textId="77777777" w:rsidR="00AC3AB1" w:rsidRDefault="00AC3AB1" w:rsidP="00AC57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7744E3" w14:textId="77777777" w:rsidR="00AC3AB1" w:rsidRDefault="00AC3AB1" w:rsidP="00AC57B9">
      <w:r>
        <w:separator/>
      </w:r>
    </w:p>
  </w:footnote>
  <w:footnote w:type="continuationSeparator" w:id="0">
    <w:p w14:paraId="0CC8E20E" w14:textId="77777777" w:rsidR="00AC3AB1" w:rsidRDefault="00AC3AB1" w:rsidP="00AC57B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EB78F1"/>
    <w:multiLevelType w:val="multilevel"/>
    <w:tmpl w:val="8F588562"/>
    <w:numStyleLink w:val="Headings"/>
  </w:abstractNum>
  <w:abstractNum w:abstractNumId="1">
    <w:nsid w:val="0DDB4888"/>
    <w:multiLevelType w:val="multilevel"/>
    <w:tmpl w:val="DDE8B6D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0FD22AFC"/>
    <w:multiLevelType w:val="multilevel"/>
    <w:tmpl w:val="8F588562"/>
    <w:numStyleLink w:val="Headings"/>
  </w:abstractNum>
  <w:abstractNum w:abstractNumId="3">
    <w:nsid w:val="11D07DCE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1380508E"/>
    <w:multiLevelType w:val="multilevel"/>
    <w:tmpl w:val="B51EC32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>
    <w:nsid w:val="1EA251B1"/>
    <w:multiLevelType w:val="multilevel"/>
    <w:tmpl w:val="398E78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>
    <w:nsid w:val="26AE1540"/>
    <w:multiLevelType w:val="multilevel"/>
    <w:tmpl w:val="8F588562"/>
    <w:styleLink w:val="Headings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2B046F25"/>
    <w:multiLevelType w:val="multilevel"/>
    <w:tmpl w:val="9604C10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>
    <w:nsid w:val="3026594F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>
    <w:nsid w:val="3AC25B85"/>
    <w:multiLevelType w:val="multilevel"/>
    <w:tmpl w:val="BEAC52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>
    <w:nsid w:val="3DD73505"/>
    <w:multiLevelType w:val="multilevel"/>
    <w:tmpl w:val="D03E5D2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>
    <w:nsid w:val="411C1FF5"/>
    <w:multiLevelType w:val="multilevel"/>
    <w:tmpl w:val="CAEC3894"/>
    <w:styleLink w:val="ProperHeadings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isLgl/>
      <w:lvlText w:val="%1.%2.%3.%4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4">
      <w:start w:val="1"/>
      <w:numFmt w:val="decimal"/>
      <w:pStyle w:val="Heading5"/>
      <w:isLgl/>
      <w:lvlText w:val="%1.%2.%3.%4.%5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>
    <w:nsid w:val="44A5314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5B4C314D"/>
    <w:multiLevelType w:val="multilevel"/>
    <w:tmpl w:val="CAEC3894"/>
    <w:numStyleLink w:val="ProperHeadings"/>
  </w:abstractNum>
  <w:abstractNum w:abstractNumId="14">
    <w:nsid w:val="5DAB210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5E413B16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>
    <w:nsid w:val="71825385"/>
    <w:multiLevelType w:val="multilevel"/>
    <w:tmpl w:val="CA0CE8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0"/>
  </w:num>
  <w:num w:numId="2">
    <w:abstractNumId w:val="9"/>
  </w:num>
  <w:num w:numId="3">
    <w:abstractNumId w:val="5"/>
  </w:num>
  <w:num w:numId="4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</w:num>
  <w:num w:numId="6">
    <w:abstractNumId w:val="7"/>
  </w:num>
  <w:num w:numId="7">
    <w:abstractNumId w:val="15"/>
  </w:num>
  <w:num w:numId="8">
    <w:abstractNumId w:val="8"/>
  </w:num>
  <w:num w:numId="9">
    <w:abstractNumId w:val="3"/>
  </w:num>
  <w:num w:numId="10">
    <w:abstractNumId w:val="16"/>
  </w:num>
  <w:num w:numId="11">
    <w:abstractNumId w:val="1"/>
  </w:num>
  <w:num w:numId="12">
    <w:abstractNumId w:val="6"/>
  </w:num>
  <w:num w:numId="13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2"/>
  </w:num>
  <w:num w:numId="15">
    <w:abstractNumId w:val="14"/>
  </w:num>
  <w:num w:numId="16">
    <w:abstractNumId w:val="12"/>
  </w:num>
  <w:num w:numId="17">
    <w:abstractNumId w:val="0"/>
  </w:num>
  <w:num w:numId="18">
    <w:abstractNumId w:val="11"/>
  </w:num>
  <w:num w:numId="19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df0fda800wstep25hxttzdwww50rv2fr52&quot;&gt;Reference Library&lt;record-ids&gt;&lt;item&gt;18&lt;/item&gt;&lt;item&gt;36&lt;/item&gt;&lt;/record-ids&gt;&lt;/item&gt;&lt;/Libraries&gt;"/>
  </w:docVars>
  <w:rsids>
    <w:rsidRoot w:val="004430DE"/>
    <w:rsid w:val="00112446"/>
    <w:rsid w:val="00242991"/>
    <w:rsid w:val="003B04B8"/>
    <w:rsid w:val="004430DE"/>
    <w:rsid w:val="0085182F"/>
    <w:rsid w:val="0092512D"/>
    <w:rsid w:val="00AC3AB1"/>
    <w:rsid w:val="00AC57B9"/>
    <w:rsid w:val="00CB485D"/>
    <w:rsid w:val="00D97A5F"/>
    <w:rsid w:val="00EB2B02"/>
    <w:rsid w:val="00F773FC"/>
    <w:rsid w:val="00FD03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BD583D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3AB1"/>
    <w:pPr>
      <w:jc w:val="both"/>
    </w:pPr>
  </w:style>
  <w:style w:type="paragraph" w:styleId="Heading1">
    <w:name w:val="heading 1"/>
    <w:next w:val="Normal"/>
    <w:link w:val="Heading1Char"/>
    <w:autoRedefine/>
    <w:uiPriority w:val="9"/>
    <w:qFormat/>
    <w:rsid w:val="00D97A5F"/>
    <w:pPr>
      <w:keepNext/>
      <w:keepLines/>
      <w:numPr>
        <w:numId w:val="20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242991"/>
    <w:pPr>
      <w:numPr>
        <w:ilvl w:val="1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D97A5F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97A5F"/>
    <w:pPr>
      <w:numPr>
        <w:ilvl w:val="3"/>
      </w:numPr>
      <w:outlineLvl w:val="3"/>
    </w:pPr>
    <w:rPr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97A5F"/>
    <w:pPr>
      <w:keepNext/>
      <w:keepLines/>
      <w:numPr>
        <w:ilvl w:val="4"/>
        <w:numId w:val="20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242991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D97A5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D97A5F"/>
    <w:rPr>
      <w:rFonts w:asciiTheme="majorHAnsi" w:eastAsiaTheme="majorEastAsia" w:hAnsiTheme="majorHAnsi" w:cstheme="majorBidi"/>
      <w:color w:val="4F81BD" w:themeColor="accent1"/>
      <w:sz w:val="26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D97A5F"/>
    <w:rPr>
      <w:rFonts w:asciiTheme="majorHAnsi" w:eastAsiaTheme="majorEastAsia" w:hAnsiTheme="majorHAnsi" w:cstheme="majorBidi"/>
      <w:bCs/>
      <w:iCs/>
      <w:color w:val="4F81BD" w:themeColor="accent1"/>
      <w:sz w:val="26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</w:style>
  <w:style w:type="character" w:customStyle="1" w:styleId="Heading5Char">
    <w:name w:val="Heading 5 Char"/>
    <w:basedOn w:val="DefaultParagraphFont"/>
    <w:link w:val="Heading5"/>
    <w:uiPriority w:val="9"/>
    <w:semiHidden/>
    <w:rsid w:val="00D97A5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32"/>
    </w:rPr>
  </w:style>
  <w:style w:type="paragraph" w:customStyle="1" w:styleId="EndNoteBibliography">
    <w:name w:val="EndNote Bibliography"/>
    <w:basedOn w:val="Normal"/>
    <w:rsid w:val="00EB2B02"/>
    <w:rPr>
      <w:rFonts w:ascii="Calibri" w:hAnsi="Calibri"/>
      <w:sz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3AB1"/>
    <w:pPr>
      <w:jc w:val="both"/>
    </w:pPr>
  </w:style>
  <w:style w:type="paragraph" w:styleId="Heading1">
    <w:name w:val="heading 1"/>
    <w:next w:val="Normal"/>
    <w:link w:val="Heading1Char"/>
    <w:autoRedefine/>
    <w:uiPriority w:val="9"/>
    <w:qFormat/>
    <w:rsid w:val="00D97A5F"/>
    <w:pPr>
      <w:keepNext/>
      <w:keepLines/>
      <w:numPr>
        <w:numId w:val="20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242991"/>
    <w:pPr>
      <w:numPr>
        <w:ilvl w:val="1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D97A5F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97A5F"/>
    <w:pPr>
      <w:numPr>
        <w:ilvl w:val="3"/>
      </w:numPr>
      <w:outlineLvl w:val="3"/>
    </w:pPr>
    <w:rPr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97A5F"/>
    <w:pPr>
      <w:keepNext/>
      <w:keepLines/>
      <w:numPr>
        <w:ilvl w:val="4"/>
        <w:numId w:val="20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242991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D97A5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D97A5F"/>
    <w:rPr>
      <w:rFonts w:asciiTheme="majorHAnsi" w:eastAsiaTheme="majorEastAsia" w:hAnsiTheme="majorHAnsi" w:cstheme="majorBidi"/>
      <w:color w:val="4F81BD" w:themeColor="accent1"/>
      <w:sz w:val="26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D97A5F"/>
    <w:rPr>
      <w:rFonts w:asciiTheme="majorHAnsi" w:eastAsiaTheme="majorEastAsia" w:hAnsiTheme="majorHAnsi" w:cstheme="majorBidi"/>
      <w:bCs/>
      <w:iCs/>
      <w:color w:val="4F81BD" w:themeColor="accent1"/>
      <w:sz w:val="26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</w:style>
  <w:style w:type="character" w:customStyle="1" w:styleId="Heading5Char">
    <w:name w:val="Heading 5 Char"/>
    <w:basedOn w:val="DefaultParagraphFont"/>
    <w:link w:val="Heading5"/>
    <w:uiPriority w:val="9"/>
    <w:semiHidden/>
    <w:rsid w:val="00D97A5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32"/>
    </w:rPr>
  </w:style>
  <w:style w:type="paragraph" w:customStyle="1" w:styleId="EndNoteBibliography">
    <w:name w:val="EndNote Bibliography"/>
    <w:basedOn w:val="Normal"/>
    <w:rsid w:val="00EB2B02"/>
    <w:rPr>
      <w:rFonts w:ascii="Calibri" w:hAnsi="Calibri"/>
      <w:sz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E4467B1-03CA-4F47-A5A3-9C65918970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2</Pages>
  <Words>530</Words>
  <Characters>3023</Characters>
  <Application>Microsoft Macintosh Word</Application>
  <DocSecurity>0</DocSecurity>
  <Lines>25</Lines>
  <Paragraphs>7</Paragraphs>
  <ScaleCrop>false</ScaleCrop>
  <Company/>
  <LinksUpToDate>false</LinksUpToDate>
  <CharactersWithSpaces>35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Mac</dc:creator>
  <cp:keywords/>
  <dc:description/>
  <cp:lastModifiedBy>bMac</cp:lastModifiedBy>
  <cp:revision>5</cp:revision>
  <dcterms:created xsi:type="dcterms:W3CDTF">2014-04-14T06:35:00Z</dcterms:created>
  <dcterms:modified xsi:type="dcterms:W3CDTF">2014-04-15T04:03:00Z</dcterms:modified>
</cp:coreProperties>
</file>